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08EA" w:rsidRPr="00F050DE" w:rsidRDefault="001E08EA" w:rsidP="001E08EA">
      <w:pPr>
        <w:spacing w:after="0" w:line="480" w:lineRule="auto"/>
        <w:jc w:val="center"/>
        <w:rPr>
          <w:rFonts w:ascii="Times New Roman" w:hAnsi="Times New Roman" w:cs="Times New Roman"/>
          <w:b/>
          <w:bCs/>
          <w:sz w:val="24"/>
          <w:szCs w:val="24"/>
        </w:rPr>
      </w:pPr>
      <w:r w:rsidRPr="00F050DE">
        <w:rPr>
          <w:rFonts w:ascii="Times New Roman" w:hAnsi="Times New Roman" w:cs="Times New Roman"/>
          <w:b/>
          <w:bCs/>
          <w:sz w:val="24"/>
          <w:szCs w:val="24"/>
        </w:rPr>
        <w:t>BAB I</w:t>
      </w:r>
    </w:p>
    <w:p w:rsidR="001E08EA" w:rsidRPr="00F050DE" w:rsidRDefault="001E08EA" w:rsidP="001E08EA">
      <w:pPr>
        <w:spacing w:after="0" w:line="480" w:lineRule="auto"/>
        <w:jc w:val="center"/>
        <w:rPr>
          <w:rFonts w:ascii="Times New Roman" w:hAnsi="Times New Roman" w:cs="Times New Roman"/>
          <w:b/>
          <w:bCs/>
          <w:sz w:val="24"/>
          <w:szCs w:val="24"/>
        </w:rPr>
      </w:pPr>
      <w:r w:rsidRPr="00F050DE">
        <w:rPr>
          <w:rFonts w:ascii="Times New Roman" w:hAnsi="Times New Roman" w:cs="Times New Roman"/>
          <w:b/>
          <w:bCs/>
          <w:sz w:val="24"/>
          <w:szCs w:val="24"/>
        </w:rPr>
        <w:t xml:space="preserve">PENDAHULUAN </w:t>
      </w:r>
    </w:p>
    <w:p w:rsidR="001E08EA" w:rsidRPr="00F050DE" w:rsidRDefault="001E08EA" w:rsidP="001E08EA">
      <w:pPr>
        <w:pStyle w:val="ListParagraph"/>
        <w:numPr>
          <w:ilvl w:val="0"/>
          <w:numId w:val="1"/>
        </w:numPr>
        <w:spacing w:after="0" w:line="480" w:lineRule="auto"/>
        <w:ind w:left="567" w:hanging="567"/>
        <w:rPr>
          <w:rFonts w:ascii="Times New Roman" w:hAnsi="Times New Roman" w:cs="Times New Roman"/>
          <w:b/>
          <w:bCs/>
          <w:sz w:val="24"/>
          <w:szCs w:val="24"/>
        </w:rPr>
      </w:pPr>
      <w:r w:rsidRPr="00F050DE">
        <w:rPr>
          <w:rFonts w:ascii="Times New Roman" w:hAnsi="Times New Roman" w:cs="Times New Roman"/>
          <w:b/>
          <w:bCs/>
          <w:sz w:val="24"/>
          <w:szCs w:val="24"/>
        </w:rPr>
        <w:t xml:space="preserve">Latar Belakang </w:t>
      </w:r>
    </w:p>
    <w:p w:rsidR="001E08EA" w:rsidRDefault="001E08EA" w:rsidP="001E08EA">
      <w:pPr>
        <w:pStyle w:val="ListParagraph"/>
        <w:spacing w:after="0" w:line="480" w:lineRule="auto"/>
        <w:ind w:left="567" w:firstLine="851"/>
        <w:jc w:val="both"/>
        <w:rPr>
          <w:rFonts w:ascii="Times New Roman" w:hAnsi="Times New Roman" w:cs="Times New Roman"/>
          <w:sz w:val="24"/>
          <w:szCs w:val="24"/>
        </w:rPr>
      </w:pPr>
      <w:r>
        <w:rPr>
          <w:rFonts w:ascii="Times New Roman" w:hAnsi="Times New Roman" w:cs="Times New Roman"/>
          <w:sz w:val="24"/>
          <w:szCs w:val="24"/>
        </w:rPr>
        <w:t xml:space="preserve">Laju perkembangan teknologi mengalami kemajuan yang sangat pesat, salah satu kemajuan teknologi yang paling populer adalah teknologi internet. Penggunaan internet saat ini telah memasuki berbagai bidang seperti sektor sosial, ekonomi, politik, budaya dan bisnis. Hal ini tentunya sangat berdampak pada perubahan gaya hidup seseorang terutama pada pola konsumsi dan berbelanja masyarakat Indonesia. Masyarakat saat ini cenderung memanfaatkan internet untuk melakukan transaksi jual beli ketimbang harus melakukannya dengan cara konvensional seperti mendatangi pusat perbelanjaan secara langsung. Perubahan pola pikir masyarakat menjadi dinamis inilah yang menuntut perusahaan untuk dapat beradaptasi terhadap perubahan tersebut. Selain beradaptasi, munculnya kompetitor yang bergerak di bidang yang sama membuat persaingan dunia bisnis menjadi ketat. Adanya persaingan bisnis menuntut perusahaan harus mampu bertindak cepat dan tepat. Oleh karena itu, setiap perusahaan dituntut untuk bersaing secara kompetitif dalam hal menciptakan inovasi untuk menarik minat beli seseorang atau mempertahankan konsumen yang loyal. </w:t>
      </w:r>
    </w:p>
    <w:p w:rsidR="001E08EA" w:rsidRDefault="001E08EA" w:rsidP="001E08EA">
      <w:pPr>
        <w:pStyle w:val="ListParagraph"/>
        <w:spacing w:after="0" w:line="480" w:lineRule="auto"/>
        <w:ind w:left="567" w:firstLine="851"/>
        <w:jc w:val="both"/>
        <w:rPr>
          <w:rFonts w:ascii="Times New Roman" w:hAnsi="Times New Roman" w:cs="Times New Roman"/>
          <w:sz w:val="24"/>
          <w:szCs w:val="24"/>
        </w:rPr>
      </w:pPr>
      <w:r>
        <w:rPr>
          <w:rFonts w:ascii="Times New Roman" w:hAnsi="Times New Roman" w:cs="Times New Roman"/>
          <w:sz w:val="24"/>
          <w:szCs w:val="24"/>
        </w:rPr>
        <w:t xml:space="preserve">Pentingnya mengukur minat beli konsumen agar dapat mengetahui kondisi dan bagaimana kebiasaan seseorang dalam melakukan pembelian serta dapat digunakan perusahaan dalam mencari cara untuk menarik perhatian konsumen sehingga timbulnya minat beli dan pada akhirnya </w:t>
      </w:r>
      <w:r>
        <w:rPr>
          <w:rFonts w:ascii="Times New Roman" w:hAnsi="Times New Roman" w:cs="Times New Roman"/>
          <w:sz w:val="24"/>
          <w:szCs w:val="24"/>
        </w:rPr>
        <w:lastRenderedPageBreak/>
        <w:t>melakukan proses pembelian. Menurut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memiliki tujuan untuk mengetahui apa dampak rating dan review dalam belanja online (shopee) dengan cara menambah variabel baru yaitu minat beli. Dalam penelitian ini menggunakan metode penelitian kuantitatif (kuisoner) dengan 55 informan yang dikumpulkan dari pengguna shopee di UNIVERSITAS ISLAM NEGERI RADEN INTAN LAMPUNG dengan teknik analisis data menggunakan PLS. Hasil yang diperoleh dari penelitian ini adalah variabel rating maupun review terbukti ada yang memiliki pengaruh dan ada yang tidak memiliki pengaruh secara signifikan, oleh karena itu shopee harus menjadikan rating dan review sebagai salah satu alat marketing utama supaya bisa meningkatkan pemasukan perusahaan","author":[{"dropping-particle":"","family":"Aftika","given":"Sonia","non-dropping-particle":"","parse-names":false,"suffix":""},{"dropping-particle":"","family":"Kartika","given":"Winda","non-dropping-particle":"","parse-names":false,"suffix":""},{"dropping-particle":"","family":"Widyasari","given":"Sri","non-dropping-particle":"","parse-names":false,"suffix":""},{"dropping-particle":"","family":"Sanjaya","given":"Vicky F","non-dropping-particle":"","parse-names":false,"suffix":""}],"container-title":"Jurnal Manajemen Bisnis (IMB)","id":"ITEM-1","issue":"2","issued":{"date-parts":[["2020"]]},"page":"141-149","title":"Pengaruh Rating Review Belanja di Shopee Terhadap Minat Beli (Studi Pada Mahasiswa Universitas Islam Negeri Raden Intan Lampung)","type":"article-journal","volume":"33"},"locator":"43","uris":["http://www.mendeley.com/documents/?uuid=4dc68886-8c0f-4870-b4f6-e3916cc656c7"]}],"mendeley":{"formattedCitation":"(Aftika et al. 2020, 43)","manualFormatting":"Aftika et al., 2020)","plainTextFormattedCitation":"(Aftika et al. 2020, 43)","previouslyFormattedCitation":"(Aftika et al. 2020, 43)"},"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bCs/>
          <w:noProof/>
          <w:sz w:val="24"/>
          <w:szCs w:val="24"/>
          <w:lang w:val="en-US"/>
        </w:rPr>
        <w:t xml:space="preserve">Aftika </w:t>
      </w:r>
      <w:r>
        <w:rPr>
          <w:rFonts w:ascii="Times New Roman" w:hAnsi="Times New Roman" w:cs="Times New Roman"/>
          <w:bCs/>
          <w:i/>
          <w:iCs/>
          <w:noProof/>
          <w:sz w:val="24"/>
          <w:szCs w:val="24"/>
          <w:lang w:val="en-US"/>
        </w:rPr>
        <w:t xml:space="preserve">et al., </w:t>
      </w:r>
      <w:r>
        <w:rPr>
          <w:rFonts w:ascii="Times New Roman" w:hAnsi="Times New Roman" w:cs="Times New Roman"/>
          <w:bCs/>
          <w:noProof/>
          <w:sz w:val="24"/>
          <w:szCs w:val="24"/>
          <w:lang w:val="en-US"/>
        </w:rPr>
        <w:t>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Pr>
          <w:rStyle w:val="FootnoteReference"/>
          <w:rFonts w:ascii="Times New Roman" w:hAnsi="Times New Roman" w:cs="Times New Roman"/>
          <w:sz w:val="24"/>
          <w:szCs w:val="24"/>
        </w:rPr>
        <w:t xml:space="preserve"> </w:t>
      </w:r>
      <w:r>
        <w:rPr>
          <w:rFonts w:ascii="Times New Roman" w:hAnsi="Times New Roman" w:cs="Times New Roman"/>
          <w:sz w:val="24"/>
          <w:szCs w:val="24"/>
        </w:rPr>
        <w:t>minat beli adalah suatu rangsangan yang diakibatkan karena pengaruh dari seseorang melihat suatu yang dirasa menarik sehingga mengakibatkan adanya perasaan ingin mendapatkan barang tersebut. Hal ini sejalan dengan pendapat d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nsopaheluwakan","given":"Scherly","non-dropping-particle":"","parse-names":false,"suffix":""},{"dropping-particle":"","family":"Oey","given":"Elia","non-dropping-particle":"","parse-names":false,"suffix":""},{"dropping-particle":"","family":"Setiawan","given":"Yohanes","non-dropping-particle":"","parse-names":false,"suffix":""},{"dropping-particle":"","family":"Business","given":"International","non-dropping-particle":"","parse-names":false,"suffix":""},{"dropping-particle":"","family":"Program","given":"Management","non-dropping-particle":"","parse-names":false,"suffix":""},{"dropping-particle":"","family":"Hansopaheluwakan","given":"Scherly","non-dropping-particle":"","parse-names":false,"suffix":""},{"dropping-particle":"","family":"Oey","given":"Elia","non-dropping-particle":"","parse-names":false,"suffix":""}],"id":"ITEM-1","issue":"1","issued":{"date-parts":[["2020"]]},"page":"505-517","title":"the Impact of Brand Equity and Brand Trust Towards","type":"article-journal","volume":"18"},"locator":"509","uris":["http://www.mendeley.com/documents/?uuid=c84cc429-712c-467c-be40-0be258b5450c"]}],"mendeley":{"formattedCitation":"(Hansopaheluwakan et al. 2020, 509)","manualFormatting":"Hansopaheluwakan et al., 2020)","plainTextFormattedCitation":"(Hansopaheluwakan et al. 2020, 509)","previouslyFormattedCitation":"(Hansopaheluwakan et al. 2020, 5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nsopaheluwakan</w:t>
      </w:r>
      <w:r>
        <w:rPr>
          <w:rFonts w:ascii="Times New Roman" w:hAnsi="Times New Roman" w:cs="Times New Roman"/>
          <w:i/>
          <w:iCs/>
          <w:noProof/>
          <w:sz w:val="24"/>
          <w:szCs w:val="24"/>
        </w:rPr>
        <w:t xml:space="preserve"> 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yang mengemukakan bahwa minat beli sebagai perasaan ingin memiliki yang timbul karena beberapa hal mulai dari minat terhadap produk, kebutuhan dan beberapa faktor eksternal. Minat beli merupakan bagian dari komponen perilaku konsumen sebagai kecenderungan seseorang untuk bertindak lebih dulu sebelum melakukan keputusan pembeli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0/10641734.2004.10505164","author":[{"dropping-particle":"","family":"Spears","given":"Nancy","non-dropping-particle":"","parse-names":false,"suffix":""},{"dropping-particle":"","family":"Singh","given":"Surendra N","non-dropping-particle":"","parse-names":false,"suffix":""}],"container-title":"Journal of Current Issues and Research in Advertising","id":"ITEM-1","issued":{"date-parts":[["2017"]]},"page":"53-66","title":"Measuring Attitude Toward the Brand and Purchase Intentions","type":"article-journal","volume":"26"},"uris":["http://www.mendeley.com/documents/?uuid=b1846ecb-e1a1-494a-9d7e-4cb7651fdf5f"]}],"mendeley":{"formattedCitation":"(Spears and Singh 2017)","manualFormatting":"(Spears dan Singh, 2017)","plainTextFormattedCitation":"(Spears and Singh 2017)","previouslyFormattedCitation":"(Spears and Singh 2017)"},"properties":{"noteIndex":0},"schema":"https://github.com/citation-style-language/schema/raw/master/csl-citation.json"}</w:instrText>
      </w:r>
      <w:r>
        <w:rPr>
          <w:rFonts w:ascii="Times New Roman" w:hAnsi="Times New Roman" w:cs="Times New Roman"/>
          <w:sz w:val="24"/>
          <w:szCs w:val="24"/>
          <w:lang w:val="en-US"/>
        </w:rPr>
        <w:fldChar w:fldCharType="separate"/>
      </w:r>
      <w:r w:rsidRPr="004F430C">
        <w:rPr>
          <w:rFonts w:ascii="Times New Roman" w:hAnsi="Times New Roman" w:cs="Times New Roman"/>
          <w:noProof/>
          <w:sz w:val="24"/>
          <w:szCs w:val="24"/>
          <w:lang w:val="en-US"/>
        </w:rPr>
        <w:t xml:space="preserve">(Spears </w:t>
      </w:r>
      <w:r>
        <w:rPr>
          <w:rFonts w:ascii="Times New Roman" w:hAnsi="Times New Roman" w:cs="Times New Roman"/>
          <w:noProof/>
          <w:sz w:val="24"/>
          <w:szCs w:val="24"/>
          <w:lang w:val="en-US"/>
        </w:rPr>
        <w:t>dan</w:t>
      </w:r>
      <w:r w:rsidRPr="004F430C">
        <w:rPr>
          <w:rFonts w:ascii="Times New Roman" w:hAnsi="Times New Roman" w:cs="Times New Roman"/>
          <w:noProof/>
          <w:sz w:val="24"/>
          <w:szCs w:val="24"/>
          <w:lang w:val="en-US"/>
        </w:rPr>
        <w:t xml:space="preserve"> Singh</w:t>
      </w:r>
      <w:r>
        <w:rPr>
          <w:rFonts w:ascii="Times New Roman" w:hAnsi="Times New Roman" w:cs="Times New Roman"/>
          <w:noProof/>
          <w:sz w:val="24"/>
          <w:szCs w:val="24"/>
          <w:lang w:val="en-US"/>
        </w:rPr>
        <w:t>,</w:t>
      </w:r>
      <w:r w:rsidRPr="004F430C">
        <w:rPr>
          <w:rFonts w:ascii="Times New Roman" w:hAnsi="Times New Roman" w:cs="Times New Roman"/>
          <w:noProof/>
          <w:sz w:val="24"/>
          <w:szCs w:val="24"/>
          <w:lang w:val="en-US"/>
        </w:rPr>
        <w:t xml:space="preserve"> 2017)</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Minat beli dapat dipengaruhi oleh beberapa hal seperti faktor kepercayaan, media sosial dan </w:t>
      </w:r>
      <w:r>
        <w:rPr>
          <w:rFonts w:ascii="Times New Roman" w:hAnsi="Times New Roman" w:cs="Times New Roman"/>
          <w:i/>
          <w:iCs/>
          <w:sz w:val="24"/>
          <w:szCs w:val="24"/>
        </w:rPr>
        <w:t>online consumer review</w:t>
      </w:r>
      <w:r>
        <w:rPr>
          <w:rFonts w:ascii="Times New Roman" w:hAnsi="Times New Roman" w:cs="Times New Roman"/>
          <w:sz w:val="24"/>
          <w:szCs w:val="24"/>
        </w:rPr>
        <w:t>.</w:t>
      </w:r>
    </w:p>
    <w:p w:rsidR="001E08EA" w:rsidRDefault="001E08EA" w:rsidP="001E08EA">
      <w:pPr>
        <w:pStyle w:val="ListParagraph"/>
        <w:spacing w:after="0" w:line="480" w:lineRule="auto"/>
        <w:ind w:left="567" w:firstLine="851"/>
        <w:jc w:val="both"/>
        <w:rPr>
          <w:rFonts w:ascii="Times New Roman" w:hAnsi="Times New Roman" w:cs="Times New Roman"/>
          <w:sz w:val="24"/>
          <w:szCs w:val="24"/>
        </w:rPr>
      </w:pPr>
      <w:r>
        <w:rPr>
          <w:rFonts w:ascii="Times New Roman" w:hAnsi="Times New Roman" w:cs="Times New Roman"/>
          <w:sz w:val="24"/>
          <w:szCs w:val="24"/>
        </w:rPr>
        <w:t>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373/jai.v6i1.665","ISSN":"2476-9029","abstract":"This research was conducted to determine the effect of people's trust and buying interest online. Trust is considered an important factor and is one of the critical factors in stimulating online transactions. When trust is higher, of course, it will be used as a measure to foster consumer buying interest to transact online, so the higher the trust, the higher the buying interest. Positive trust certainly affects consumer interest in shopping online because they believe that sellers are able to carry out their business activities properly and can be trusted by sending the purchased products to consumers.","author":[{"dropping-particle":"","family":"Rahmi","given":"","non-dropping-particle":"","parse-names":false,"suffix":""},{"dropping-particle":"","family":"Syafitri","given":"","non-dropping-particle":"","parse-names":false,"suffix":""}],"container-title":"Al-Ijtima`i: International Journal of Government and Social Science","id":"ITEM-1","issue":"1","issued":{"date-parts":[["2020"]]},"page":"29-42","title":"Pengaruh Kepercayaan Dan Minat Beli Masyarakat Secara Online","type":"article-journal","volume":"6"},"locator":"36","uris":["http://www.mendeley.com/documents/?uuid=e957c645-9a40-446f-9638-525a87b23085"]}],"mendeley":{"formattedCitation":"(Rahmi and Syafitri 2020, 36)","manualFormatting":"Rahmi dan Syafitri, 2020)","plainTextFormattedCitation":"(Rahmi and Syafitri 2020, 36)","previouslyFormattedCitation":"(Rahmi and Syafitri 2020, 3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hmi dan Syafitri, 2020)</w:t>
      </w:r>
      <w:r>
        <w:rPr>
          <w:rFonts w:ascii="Times New Roman" w:hAnsi="Times New Roman" w:cs="Times New Roman"/>
          <w:sz w:val="24"/>
          <w:szCs w:val="24"/>
        </w:rPr>
        <w:fldChar w:fldCharType="end"/>
      </w:r>
      <w:r>
        <w:rPr>
          <w:rFonts w:ascii="Times New Roman" w:hAnsi="Times New Roman" w:cs="Times New Roman"/>
          <w:sz w:val="24"/>
          <w:szCs w:val="24"/>
        </w:rPr>
        <w:t xml:space="preserve"> kepercayaan dianggap faktor penting dan merupakan salah satu faktor kritis dalam stimulasi transaksi secara </w:t>
      </w:r>
      <w:r>
        <w:rPr>
          <w:rFonts w:ascii="Times New Roman" w:hAnsi="Times New Roman" w:cs="Times New Roman"/>
          <w:i/>
          <w:iCs/>
          <w:sz w:val="24"/>
          <w:szCs w:val="24"/>
        </w:rPr>
        <w:t>online</w:t>
      </w:r>
      <w:r>
        <w:rPr>
          <w:rFonts w:ascii="Times New Roman" w:hAnsi="Times New Roman" w:cs="Times New Roman"/>
          <w:sz w:val="24"/>
          <w:szCs w:val="24"/>
        </w:rPr>
        <w:t xml:space="preserve">. Saat kepercayaan seseorang semakin tinggi maka dapat dijadikan ukuran untuk menumbuhkan minat beli konsumen, sehingga semakin tinggi kepercayaan seseorang maka minat beli seseorang untuk membeli juga cukup tinggi. Kepercayaan merupakan salah satu pondasi dari bisnis apapun, suatu transaksi bisnis antara dua belah pihak akan terjadi apabila masing-masing pihak saling mempercaya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887/ijssb.v2i3.16240","abstract":"Penelitian ini bertujuan untuk mengetahui pengaruh kepercayaan konsumen terhadap minat beli produk pakaian secara online dan seberapa besar pengaruh kepercayaan konsumen terhadap minat beli produk pakaian secara online. Subjek dalam penelitian ini adalah minat beli produk pakaian secara online, dan objeknya adalah kepercayaan konsumen. Jenis penelitian yang digunakan dalam penelitian ini adalah kausalitas. Populasi dalam penelitian ini yaitu seluruh mahasiswa jurusan pendidikan Ekonomi Undiksha semester V. jenis data yang dikumpulkan adalah data kuantitatif dengan menggunakan metode kuisioner serta dianalis dengan menggunakan analisis regresi sederhana. Hasil penelitian menunjukkan bahwa terdapat pengaruh positif variabel kepercayaan konsumen terhadap minat beli produk pakaian secara online. Berdasarkan hasil uji parsial diperoleh t hitung sebesar 3,003 dan koefisien regresi 1,308 dengan signifikansi 0,003. Dengan demikian, dapat disimpulkan bahwa kepercayaan konsumen berpengaruh positif dan signifikan terhadap minat beli produk pakaian secara online sebesar 30,8%.","author":[{"dropping-particle":"","family":"Rosdiana","given":"Riski","non-dropping-particle":"","parse-names":false,"suffix":""},{"dropping-particle":"","family":"Haris","given":"Iyus Akhmad","non-dropping-particle":"","parse-names":false,"suffix":""}],"container-title":"International Journal of Social Science and Business","id":"ITEM-1","issue":"3","issued":{"date-parts":[["2018"]]},"page":"169","title":"Pengaruh Kepercayaan Konsumen Terhadap Minat Beli Produk Pakaian Secara Online","type":"article-journal","volume":"2"},"locator":"171","uris":["http://www.mendeley.com/documents/?uuid=53258b7c-652d-4f6b-ac62-284ba59c9e4b"]}],"mendeley":{"formattedCitation":"(Rosdiana and Haris 2018, 171)","manualFormatting":"(Rosdiana dan Haris,  2018)","plainTextFormattedCitation":"(Rosdiana and Haris 2018, 171)","previouslyFormattedCitation":"(Rosdiana and Haris 2018, 17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osdiana dan Haris,  2018)</w:t>
      </w:r>
      <w:r>
        <w:rPr>
          <w:rFonts w:ascii="Times New Roman" w:hAnsi="Times New Roman" w:cs="Times New Roman"/>
          <w:sz w:val="24"/>
          <w:szCs w:val="24"/>
        </w:rPr>
        <w:fldChar w:fldCharType="end"/>
      </w:r>
      <w:r>
        <w:rPr>
          <w:rFonts w:ascii="Times New Roman" w:hAnsi="Times New Roman" w:cs="Times New Roman"/>
          <w:sz w:val="24"/>
          <w:szCs w:val="24"/>
        </w:rPr>
        <w:t xml:space="preserve">. Ketika seseorang berbelanja </w:t>
      </w:r>
      <w:r>
        <w:rPr>
          <w:rFonts w:ascii="Times New Roman" w:hAnsi="Times New Roman" w:cs="Times New Roman"/>
          <w:i/>
          <w:iCs/>
          <w:sz w:val="24"/>
          <w:szCs w:val="24"/>
        </w:rPr>
        <w:t>online</w:t>
      </w:r>
      <w:r>
        <w:rPr>
          <w:rFonts w:ascii="Times New Roman" w:hAnsi="Times New Roman" w:cs="Times New Roman"/>
          <w:sz w:val="24"/>
          <w:szCs w:val="24"/>
        </w:rPr>
        <w:t xml:space="preserve">, hal pertama yang dipertimbangkan oleh konsumen adalah apakah situs belanja tersebut dapat dipercaya atau tidak, sehingga perusahaan harus dapat membangun </w:t>
      </w:r>
      <w:r>
        <w:rPr>
          <w:rFonts w:ascii="Times New Roman" w:hAnsi="Times New Roman" w:cs="Times New Roman"/>
          <w:sz w:val="24"/>
          <w:szCs w:val="24"/>
        </w:rPr>
        <w:lastRenderedPageBreak/>
        <w:t>kepercayaan tersebut. Dengan dibangunnya sebuah kepercayaan oleh perusahaan  maka calon konsumen akan yakin bahwa produk-produk yang dijual perusahaan tersebut mampu memenuhi kebutuhan dan keinginan konsumen. Hal ini sejalan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memiliki tujuan untuk mengetahui apa dampak rating dan review dalam belanja online (shopee) dengan cara menambah variabel baru yaitu minat beli. Dalam penelitian ini menggunakan metode penelitian kuantitatif (kuisoner) dengan 55 informan yang dikumpulkan dari pengguna shopee di UNIVERSITAS ISLAM NEGERI RADEN INTAN LAMPUNG dengan teknik analisis data menggunakan PLS. Hasil yang diperoleh dari penelitian ini adalah variabel rating maupun review terbukti ada yang memiliki pengaruh dan ada yang tidak memiliki pengaruh secara signifikan, oleh karena itu shopee harus menjadikan rating dan review sebagai salah satu alat marketing utama supaya bisa meningkatkan pemasukan perusahaan","author":[{"dropping-particle":"","family":"Aftika","given":"Sonia","non-dropping-particle":"","parse-names":false,"suffix":""},{"dropping-particle":"","family":"Kartika","given":"Winda","non-dropping-particle":"","parse-names":false,"suffix":""},{"dropping-particle":"","family":"Widyasari","given":"Sri","non-dropping-particle":"","parse-names":false,"suffix":""},{"dropping-particle":"","family":"Sanjaya","given":"Vicky F","non-dropping-particle":"","parse-names":false,"suffix":""}],"container-title":"Jurnal Manajemen Bisnis (IMB)","id":"ITEM-1","issue":"2","issued":{"date-parts":[["2020"]]},"page":"141-149","title":"Pengaruh Rating Review Belanja di Shopee Terhadap Minat Beli (Studi Pada Mahasiswa Universitas Islam Negeri Raden Intan Lampung)","type":"article-journal","volume":"33"},"locator":"148","uris":["http://www.mendeley.com/documents/?uuid=4dc68886-8c0f-4870-b4f6-e3916cc656c7"]}],"mendeley":{"formattedCitation":"(Aftika et al. 2020, 148)","manualFormatting":"Aftika et al., 2020)","plainTextFormattedCitation":"(Aftika et al. 2020, 148)","previouslyFormattedCitation":"(Aftika et al. 2020, 14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ftika </w:t>
      </w:r>
      <w:r>
        <w:rPr>
          <w:rFonts w:ascii="Times New Roman" w:hAnsi="Times New Roman" w:cs="Times New Roman"/>
          <w:i/>
          <w:iCs/>
          <w:noProof/>
          <w:sz w:val="24"/>
          <w:szCs w:val="24"/>
        </w:rPr>
        <w:t>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407/jmsab.v1i1.16","abstract":"This study aims to determine the effect of ease of use, consumer trust and advertising creativity on consumer buying interest in online buying and selling sites, Bukalapak.com. This study uses a quantitative approach by conducting surveys and tests on 115 respondents. In the data analysis technique used is multiple linear regression analysis. The testing technique using the help of the SPSS 22 system. The results of hypothesis testing (t test) which shows that the variables of consumer trust and advertising creativity have a significant effect on the performance variable. But the ease of use variable has no significant effect on performance variables. The conclusion of this study is that consumer trust and advertising creativity are the most dominant variables for buying interest.","author":[{"dropping-particle":"","family":"Khotimah","given":"Khusnul","non-dropping-particle":"","parse-names":false,"suffix":""},{"dropping-particle":"","family":"Febriansyah","given":"Febriansyah","non-dropping-particle":"","parse-names":false,"suffix":""}],"container-title":"Jurnal Manajemen Strategi dan Aplikasi Bisnis","id":"ITEM-1","issue":"1","issued":{"date-parts":[["2018"]]},"page":"19-26","title":"Pengaruh kemudahan penggunaan, kepercayaan konsumen dan kreativitas iklan terhadap minat beli konsumen online-shop","type":"article-journal","volume":"1"},"uris":["http://www.mendeley.com/documents/?uuid=27be1840-2fc0-45da-bb41-44123a594cde"]}],"mendeley":{"formattedCitation":"(Khotimah and Febriansyah 2018)","manualFormatting":"(Khotimah dan Febriansyah, 2018)","plainTextFormattedCitation":"(Khotimah and Febriansyah 2018)","previouslyFormattedCitation":"(Khotimah and Febriansyah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hotimah dan Febriansyah, 2018)</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kepercayaan berpengaruh positif dan signifikan terhadap minat beli di </w:t>
      </w:r>
      <w:r>
        <w:rPr>
          <w:rFonts w:ascii="Times New Roman" w:hAnsi="Times New Roman" w:cs="Times New Roman"/>
          <w:i/>
          <w:iCs/>
          <w:sz w:val="24"/>
          <w:szCs w:val="24"/>
        </w:rPr>
        <w:t>marketplace</w:t>
      </w:r>
      <w:r>
        <w:rPr>
          <w:rFonts w:ascii="Times New Roman" w:hAnsi="Times New Roman" w:cs="Times New Roman"/>
          <w:sz w:val="24"/>
          <w:szCs w:val="24"/>
        </w:rPr>
        <w:t xml:space="preserve"> shopee. Dalam penelitian lai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70/jmk.v16i2.348","ISSN":"1858-1048","abstract":"Berkembangnya teknologi internet dan meningkatnya pengguna internet, membuat kegiatan perdaganganpun mulai mengalami perkembangan. Banyak pelaku bisnis yang menggunakan internet untuk melakukan promosi dan melakukan perdagangan, bisnis baru dalam dunia digital ini disebut dengan perdagangan elektronik (e-commerce). Penelitian ini bertujuan untuk menguji pengaruh kepercayaan, kemudahan penggunaan dan electronic word of mouth terhadap minat beli online Tokopedia. Sampel dalam penelitian ini adalah orang-orang yang pernah melakukan belanja online di Tokopedia atau situs belanja online lain. Sampel yang digunakan sebanyak 96 orang yang dipilih menggunakan nonprobabilility sampling melalui kuesioner. Teknik analisa data yang digunakan dalam penelitian ini adalah analisa regresi linier sederhana dengan alat bantu software komputer SPSS 22. Hasil penelitian ini menyatakan bahwa variabel independen yang paling berpengaruh terhadap variabel dependen adalah Electronic Word Of Mouth (E_WOM) (0,521), diikuti oleh kepercayaan konsumen (0,421) dan yang terahir adalah kemudahan penggunaan (0,209). Hasil menunjukan bahwa variabel kepercayaan, kemudahan penggunaan dan electronic word of mouth berpengaruh positif terhadap minat beli online pada situs Tokopedia. Kata kunci: kepercayaan, kemudahan penggunaan, electronic word of mouth dan minat beli.","author":[{"dropping-particle":"","family":"Maskuri","given":"Muh Ali","non-dropping-particle":"","parse-names":false,"suffix":""},{"dropping-particle":"","family":"Kurniawan","given":"Ergo Nurpatria","non-dropping-particle":"","parse-names":false,"suffix":""},{"dropping-particle":"","family":"Wardani","given":"Mursida Kusuma","non-dropping-particle":"","parse-names":false,"suffix":""},{"dropping-particle":"","family":"Andriyani","given":"Meli","non-dropping-particle":"","parse-names":false,"suffix":""}],"container-title":"Jurnal Manajemen Kewirausahaan","id":"ITEM-1","issue":"2","issued":{"date-parts":[["2019"]]},"page":"139","title":"Kepercayaan, Kemudahan Penggunaan Dan Electronic Word of Mouth Terhadap Minat Beli Online","type":"article-journal","volume":"16"},"locator":"149","uris":["http://www.mendeley.com/documents/?uuid=d83cdd9f-870b-424b-bcb7-4edd8a888cd8"]}],"mendeley":{"formattedCitation":"(Maskuri et al. 2019, 149)","manualFormatting":"(Maskuri et al., 2019)","plainTextFormattedCitation":"(Maskuri et al. 2019, 149)","previouslyFormattedCitation":"(Maskuri et al. 2019, 14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Maskuri </w:t>
      </w:r>
      <w:r>
        <w:rPr>
          <w:rFonts w:ascii="Times New Roman" w:hAnsi="Times New Roman" w:cs="Times New Roman"/>
          <w:i/>
          <w:iCs/>
          <w:noProof/>
          <w:sz w:val="24"/>
          <w:szCs w:val="24"/>
        </w:rPr>
        <w:t xml:space="preserve">et al., </w:t>
      </w:r>
      <w:r>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juga menyatakan bahwa kepercayaan juga berpengaruh positif terhadap minat beli. </w:t>
      </w:r>
    </w:p>
    <w:p w:rsidR="001E08EA" w:rsidRDefault="001E08EA" w:rsidP="001E08EA">
      <w:pPr>
        <w:pStyle w:val="ListParagraph"/>
        <w:spacing w:after="0" w:line="480" w:lineRule="auto"/>
        <w:ind w:left="567" w:firstLine="851"/>
        <w:jc w:val="both"/>
        <w:rPr>
          <w:rFonts w:ascii="Times New Roman" w:hAnsi="Times New Roman" w:cs="Times New Roman"/>
          <w:sz w:val="24"/>
          <w:szCs w:val="24"/>
        </w:rPr>
      </w:pPr>
      <w:r>
        <w:rPr>
          <w:rFonts w:ascii="Times New Roman" w:hAnsi="Times New Roman" w:cs="Times New Roman"/>
          <w:sz w:val="24"/>
          <w:szCs w:val="24"/>
        </w:rPr>
        <w:t xml:space="preserve">Meningkatnya jumlah pengguna internet di Indonesia membuat perusahaan mengubah kegiatan promosi yang semulanya melalui media cetak menjadi promosi melalui media sosial. Strategi pemasaran dengan melalui promosi media sosial dapat meningkatkan penjualan secara luas dan tidak memerlukan banyak biaya, konsumen juga menjadi lebih mudah mencari informasi mengenai produk yang mereka inginkan tanpa memerlukan tatap muka secara langsu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450349185","author":[{"dropping-particle":"","family":"Hudha","given":"Ardian Nur","non-dropping-particle":"","parse-names":false,"suffix":""}],"container-title":"Universitas Sebelas Maret","id":"ITEM-1","issue":"2","issued":{"date-parts":[["2018"]]},"page":"10-17","title":"PROMOSI MELALUI MEDIA SOSIAL TERHADAP MINAT BELI (Pengaruh Promosi Melalui Media Sosial Instagram Terhadap Minat Beli Kuliner Pada Followers Akun @kulinerdisolo di Kota Surakarta Periode Maret – Juni 2018)","type":"article-journal","volume":"151"},"locator":"2","uris":["http://www.mendeley.com/documents/?uuid=db1a8220-9c4d-4e32-93d2-d02ef50cd11c"]}],"mendeley":{"formattedCitation":"(Hudha 2018, 2)","manualFormatting":"(Hudha, 2018)","plainTextFormattedCitation":"(Hudha 2018, 2)","previouslyFormattedCitation":"(Hudha 2018, 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udha, 2018)</w:t>
      </w:r>
      <w:r>
        <w:rPr>
          <w:rFonts w:ascii="Times New Roman" w:hAnsi="Times New Roman" w:cs="Times New Roman"/>
          <w:sz w:val="24"/>
          <w:szCs w:val="24"/>
        </w:rPr>
        <w:fldChar w:fldCharType="end"/>
      </w:r>
      <w:r>
        <w:rPr>
          <w:rFonts w:ascii="Times New Roman" w:hAnsi="Times New Roman" w:cs="Times New Roman"/>
          <w:sz w:val="24"/>
          <w:szCs w:val="24"/>
        </w:rPr>
        <w:t xml:space="preserve">. Media sosial menjadi salah satu faktor yang dapat memengaruhi minat beli seseorang, hal ini sejalan dengan penelitian mil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iawati","given":"Mila","non-dropping-particle":"","parse-names":false,"suffix":""},{"dropping-particle":"","family":"Aini","given":"Yulfita","non-dropping-particle":"","parse-names":false,"suffix":""},{"dropping-particle":"","family":"Aida","given":"Welven","non-dropping-particle":"","parse-names":false,"suffix":""}],"container-title":"Pengaruh media sosial terhadap perubahan sosial masyarakat di Indonesia","id":"ITEM-1","issue":"1","issued":{"date-parts":[["2016"]]},"page":"140-157","title":"Pengaruh Media Sosial terhadap","type":"article-journal","volume":"1"},"uris":["http://www.mendeley.com/documents/?uuid=91cc4464-900e-4da7-bd9c-4f209c49d1a5"]}],"mendeley":{"formattedCitation":"(Setiawati, Aini, and Aida 2016)","manualFormatting":"(Setiawati et al., 2016)","plainTextFormattedCitation":"(Setiawati, Aini, and Aida 2016)","previouslyFormattedCitation":"(Setiawati, Aini, and Aid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etiawati </w:t>
      </w:r>
      <w:r>
        <w:rPr>
          <w:rFonts w:ascii="Times New Roman" w:hAnsi="Times New Roman" w:cs="Times New Roman"/>
          <w:i/>
          <w:iCs/>
          <w:noProof/>
          <w:sz w:val="24"/>
          <w:szCs w:val="24"/>
        </w:rPr>
        <w:t>et al</w:t>
      </w:r>
      <w:r>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778616","abstract":"In order to deliver better and appropriate products to the customers, marketers do a lot of research on consumer behaviour. Understanding consumer behaviour by companies results not only in identifying their potential customers but also helps in customer satisfaction, influencing potential customers, creating competitive advantage, making effective marketing strategies and increase in customer base. Development of social media has revolutionized the interaction and communication between companies, customers and other stakeholders. Customer can access product information, review, evaluate and compare alternatives on social media that affects their buying decisions. With the advent of social media marketing, marketers can communicate and serve their customers in more personalized manner as compare to mass media marketing. Purchase intention is a critical element which provide insight about consumer buying behaviour. Purchase intension may be governed by societal, emotional, logical, moral, psychological and economic factors. In this paper, we analyze how consumer purchase intention is influenced by social media and various factors affecting the consumer purchase intention on social media.","author":[{"dropping-particle":"","family":"Patil","given":"Dr. Kunal","non-dropping-particle":"","parse-names":false,"suffix":""},{"dropping-particle":"","family":"Desai","given":"Dr. Nandini","non-dropping-particle":"","parse-names":false,"suffix":""},{"dropping-particle":"","family":"Nimsarkar","given":"Nikita","non-dropping-particle":"","parse-names":false,"suffix":""}],"container-title":"International Journal of Scientific and Technology Research","id":"ITEM-1","issue":"3","issued":{"date-parts":[["2020"]]},"page":"3136-3142","title":"The influence of social media on consumer purchase intention","type":"article-journal","volume":"9"},"uris":["http://www.mendeley.com/documents/?uuid=6c94d034-0bfa-4a7d-b479-ae93c82c6d2e"]}],"mendeley":{"formattedCitation":"(Patil, Desai, and Nimsarkar 2020)","manualFormatting":"(Patil et al., 2020)","plainTextFormattedCitation":"(Patil, Desai, and Nimsarkar 2020)","previouslyFormattedCitation":"(Patil, Desai, and Nimsarkar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Patil </w:t>
      </w:r>
      <w:r>
        <w:rPr>
          <w:rFonts w:ascii="Times New Roman" w:hAnsi="Times New Roman" w:cs="Times New Roman"/>
          <w:i/>
          <w:iCs/>
          <w:noProof/>
          <w:sz w:val="24"/>
          <w:szCs w:val="24"/>
        </w:rPr>
        <w:t>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terdapat pengaruh media sosial terhadap minat beli dan penelitian mil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23/jbt.v1i01.296","ISSN":"2580-4928","abstract":"The speed of internet access and the rapid growth of the smartphone industrymakes it easier for people to get information. In the field of marketing, this affectshow the promotion is done. The use of social media which is actually meansfor social interaction between online individuals becomes commonly used bycompanies as a tool for promotion including in the tourism industry. One of thesocial media that is often used is Instagram, an application that allows users toshare photos and pictures along with short messages with other users. This studydiscussed how Instagram as a social media can affect consumer purchase intentiontoward a tourist destination. The subject of research is Floating Market located inLembang, Bandung, West Java. The results showed that information deliveredthrough Instagram was effective in increasing consumer purchase intention upto 50.2%","author":[{"dropping-particle":"","family":"Indika","given":"Deru R","non-dropping-particle":"","parse-names":false,"suffix":""},{"dropping-particle":"","family":"Jovita","given":"Cindy","non-dropping-particle":"","parse-names":false,"suffix":""}],"container-title":"Jurnal Bisnis Terapan","id":"ITEM-1","issue":"01","issued":{"date-parts":[["2017"]]},"page":"25-32","title":"Media Sosial Instagram Sebagai Sarana Promosi Untuk Meningkatkan Minat Beli Konsumen","type":"article-journal","volume":"1"},"locator":"29","uris":["http://www.mendeley.com/documents/?uuid=3bd74618-a4b7-461d-b642-3951be832916"]}],"mendeley":{"formattedCitation":"(Indika and Jovita 2017, 29)","manualFormatting":"Indika dan Jovita, 2017)","plainTextFormattedCitation":"(Indika and Jovita 2017, 29)","previouslyFormattedCitation":"(Indika and Jovita 2017, 2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ndika dan Jovita, 2017)</w:t>
      </w:r>
      <w:r>
        <w:rPr>
          <w:rFonts w:ascii="Times New Roman" w:hAnsi="Times New Roman" w:cs="Times New Roman"/>
          <w:sz w:val="24"/>
          <w:szCs w:val="24"/>
        </w:rPr>
        <w:fldChar w:fldCharType="end"/>
      </w:r>
      <w:r>
        <w:rPr>
          <w:rFonts w:ascii="Times New Roman" w:hAnsi="Times New Roman" w:cs="Times New Roman"/>
          <w:sz w:val="24"/>
          <w:szCs w:val="24"/>
        </w:rPr>
        <w:t xml:space="preserve"> bahwa terdapat pengaruh media sosial terhadap minat beli, dalam penelitian tersebut turut disebutkan bahwa komunikasi foto yang dikemas secara kreatif menjadi salah satu faktor yang cukup penting dalam menarik perhatian konsumen.</w:t>
      </w:r>
    </w:p>
    <w:p w:rsidR="001E08EA" w:rsidRDefault="001E08EA" w:rsidP="001E08EA">
      <w:pPr>
        <w:pStyle w:val="ListParagraph"/>
        <w:spacing w:after="0" w:line="480" w:lineRule="auto"/>
        <w:ind w:left="567"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Faktor yang mempengaruhi minat beli konsumen selanjutnya adalah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adanya </w:t>
      </w:r>
      <w:r>
        <w:rPr>
          <w:rFonts w:ascii="Times New Roman" w:hAnsi="Times New Roman" w:cs="Times New Roman"/>
          <w:i/>
          <w:iCs/>
          <w:sz w:val="24"/>
          <w:szCs w:val="24"/>
        </w:rPr>
        <w:t xml:space="preserve">review </w:t>
      </w:r>
      <w:r>
        <w:rPr>
          <w:rFonts w:ascii="Times New Roman" w:hAnsi="Times New Roman" w:cs="Times New Roman"/>
          <w:sz w:val="24"/>
          <w:szCs w:val="24"/>
        </w:rPr>
        <w:t xml:space="preserve">dalam aplikasi belanja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menjadi hal yang penting bagi calon pembeli dalam mempertimbangkan pembelian suatu barang. Saat pembeli tidak memiliki gambaran akan seperti apa barang yang nantinya akan dikirim, mereka cenderung akan mengandalkan </w:t>
      </w:r>
      <w:r>
        <w:rPr>
          <w:rFonts w:ascii="Times New Roman" w:hAnsi="Times New Roman" w:cs="Times New Roman"/>
          <w:i/>
          <w:iCs/>
          <w:sz w:val="24"/>
          <w:szCs w:val="24"/>
        </w:rPr>
        <w:t>review</w:t>
      </w:r>
      <w:r>
        <w:rPr>
          <w:rFonts w:ascii="Times New Roman" w:hAnsi="Times New Roman" w:cs="Times New Roman"/>
          <w:sz w:val="24"/>
          <w:szCs w:val="24"/>
        </w:rPr>
        <w:t xml:space="preserve"> sebagai bahan referensi atau acuan apakah akan membeli produk tersebut atau tidak. Hal ini sejalan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592/jipis.v28i2.323","ISSN":"0216-2830","abstract":"Penelitian ini bertujuan untuk mengetahui pengaruh reviews online tehadap minat beli (1) pengaruh kebutuhan kognisi terhadap minat beli (2) pengaruh reviews online dan kebutuhan kognisi secara bersama-sama terhadap minat beli (3). Penelitian ini merupakan penelitian kuantitatif dengan metode survei yang bersifat deskriptif-korelasional dengan pendekatan elaboration likelihood models (ELM). Populasi pada pelajar SMK Gama Tangerang yang menggunakan aplikasi Shopee.co.id. sampel sebanyak 120 responden dengan teknik judgement sampling. Uji validitas menggunakan Pearson sedangkan uji reliabilitas menggunakan Alpha Cronbach. Teknik analisis data yang digunakan untuk menjawab hipotesis adalah analisis jalur (path) dengan bantuan analisis regresi berganda dan uji sobel menggunakan SPSS versi 21.Hasil penelitian ini menunjukkan bahwa reviews online berpengaruh positif terhadap minat beli dengan tingkat signifikansi 0.000˂0.05. Elaboration likelihood models dalam pendekatan deskripsif yang dikembangkan dalam penelitian menunjukkan bahwa pelajar di SMK Gama Tangerang lebih mengandalkan central route. Kebutuhan kognisi tidak berpengaruh signifikan terhadap minat beli dengan tingkat signifikansi 0.062˃0.05. Reviews online dan kebutuhan berpengaruh positif terhadap minat beli dengan tingkat signifikansi 0.000˂0.05 dan terdapat pengaruh tidak langsung reviews online terhadap minat beli yang di mediasi secara parsial oleh kebutuhan kognisi sebesar 0.154.","author":[{"dropping-particle":"","family":"Widiarti","given":"Aniek","non-dropping-particle":"","parse-names":false,"suffix":""},{"dropping-particle":"","family":"Yulia","given":"Ati","non-dropping-particle":"","parse-names":false,"suffix":""}],"container-title":"Jipis","id":"ITEM-1","issue":"2","issued":{"date-parts":[["2019"]]},"page":"33-43","title":"Pengaruh Reviews Online Terhadap Minat Beli Pada Aplikasi Shopee.Co.Id Melalui Kebutuhan Kognisi (Survei Pada Sekolah Menengah Kejuruan Gama Tangerang)","type":"article-journal","volume":"28"},"locator":"41","uris":["http://www.mendeley.com/documents/?uuid=37355a43-755b-4eec-a48e-17a5a544a255"]}],"mendeley":{"formattedCitation":"(Widiarti and Yulia 2019, 41)","manualFormatting":"Widiarti dan Yulia, 2019)","plainTextFormattedCitation":"(Widiarti and Yulia 2019, 41)","previouslyFormattedCitation":"(Widiarti and Yulia 2019, 4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diarti dan Yulia, 2019)</w:t>
      </w:r>
      <w:r>
        <w:rPr>
          <w:rFonts w:ascii="Times New Roman" w:hAnsi="Times New Roman" w:cs="Times New Roman"/>
          <w:sz w:val="24"/>
          <w:szCs w:val="24"/>
        </w:rPr>
        <w:fldChar w:fldCharType="end"/>
      </w:r>
      <w:r>
        <w:rPr>
          <w:rFonts w:ascii="Times New Roman" w:hAnsi="Times New Roman" w:cs="Times New Roman"/>
          <w:sz w:val="24"/>
          <w:szCs w:val="24"/>
        </w:rPr>
        <w:t xml:space="preserve"> yang menunjukkan hasil yang positif antara </w:t>
      </w:r>
      <w:r>
        <w:rPr>
          <w:rFonts w:ascii="Times New Roman" w:hAnsi="Times New Roman" w:cs="Times New Roman"/>
          <w:i/>
          <w:iCs/>
          <w:sz w:val="24"/>
          <w:szCs w:val="24"/>
        </w:rPr>
        <w:t>review online</w:t>
      </w:r>
      <w:r>
        <w:rPr>
          <w:rFonts w:ascii="Times New Roman" w:hAnsi="Times New Roman" w:cs="Times New Roman"/>
          <w:sz w:val="24"/>
          <w:szCs w:val="24"/>
        </w:rPr>
        <w:t xml:space="preserve"> terhadap minat beli seseorang. Hasil yang konsisten turut dikemuka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memiliki tujuan untuk mengetahui apa dampak rating dan review dalam belanja online (shopee) dengan cara menambah variabel baru yaitu minat beli. Dalam penelitian ini menggunakan metode penelitian kuantitatif (kuisoner) dengan 55 informan yang dikumpulkan dari pengguna shopee di UNIVERSITAS ISLAM NEGERI RADEN INTAN LAMPUNG dengan teknik analisis data menggunakan PLS. Hasil yang diperoleh dari penelitian ini adalah variabel rating maupun review terbukti ada yang memiliki pengaruh dan ada yang tidak memiliki pengaruh secara signifikan, oleh karena itu shopee harus menjadikan rating dan review sebagai salah satu alat marketing utama supaya bisa meningkatkan pemasukan perusahaan","author":[{"dropping-particle":"","family":"Aftika","given":"Sonia","non-dropping-particle":"","parse-names":false,"suffix":""},{"dropping-particle":"","family":"Kartika","given":"Winda","non-dropping-particle":"","parse-names":false,"suffix":""},{"dropping-particle":"","family":"Widyasari","given":"Sri","non-dropping-particle":"","parse-names":false,"suffix":""},{"dropping-particle":"","family":"Sanjaya","given":"Vicky F","non-dropping-particle":"","parse-names":false,"suffix":""}],"container-title":"Jurnal Manajemen Bisnis (IMB)","id":"ITEM-1","issue":"2","issued":{"date-parts":[["2020"]]},"page":"141-149","title":"Pengaruh Rating Review Belanja di Shopee Terhadap Minat Beli (Studi Pada Mahasiswa Universitas Islam Negeri Raden Intan Lampung)","type":"article-journal","volume":"33"},"locator":"148","uris":["http://www.mendeley.com/documents/?uuid=4dc68886-8c0f-4870-b4f6-e3916cc656c7"]}],"mendeley":{"formattedCitation":"(Aftika et al. 2020, 148)","manualFormatting":"Aftika et al., 2020)","plainTextFormattedCitation":"(Aftika et al. 2020, 148)","previouslyFormattedCitation":"(Aftika et al. 2020, 14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ftika </w:t>
      </w:r>
      <w:r>
        <w:rPr>
          <w:rFonts w:ascii="Times New Roman" w:hAnsi="Times New Roman" w:cs="Times New Roman"/>
          <w:i/>
          <w:iCs/>
          <w:noProof/>
          <w:sz w:val="24"/>
          <w:szCs w:val="24"/>
        </w:rPr>
        <w:t xml:space="preserve">et al., </w:t>
      </w:r>
      <w:r>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variabel </w:t>
      </w:r>
      <w:r>
        <w:rPr>
          <w:rFonts w:ascii="Times New Roman" w:hAnsi="Times New Roman" w:cs="Times New Roman"/>
          <w:i/>
          <w:iCs/>
          <w:sz w:val="24"/>
          <w:szCs w:val="24"/>
        </w:rPr>
        <w:t xml:space="preserve">review </w:t>
      </w:r>
      <w:r>
        <w:rPr>
          <w:rFonts w:ascii="Times New Roman" w:hAnsi="Times New Roman" w:cs="Times New Roman"/>
          <w:sz w:val="24"/>
          <w:szCs w:val="24"/>
        </w:rPr>
        <w:t xml:space="preserve">terbukti memiliki pengaruh yang positif dan signifikan terhadap minat beli. Hal tersebut diperkuat dengan pernyataan bahwa jika </w:t>
      </w:r>
      <w:r>
        <w:rPr>
          <w:rFonts w:ascii="Times New Roman" w:hAnsi="Times New Roman" w:cs="Times New Roman"/>
          <w:i/>
          <w:iCs/>
          <w:sz w:val="24"/>
          <w:szCs w:val="24"/>
        </w:rPr>
        <w:t>review</w:t>
      </w:r>
      <w:r>
        <w:rPr>
          <w:rFonts w:ascii="Times New Roman" w:hAnsi="Times New Roman" w:cs="Times New Roman"/>
          <w:sz w:val="24"/>
          <w:szCs w:val="24"/>
        </w:rPr>
        <w:t xml:space="preserve"> yang diberikan baik maka secara otomatis minat beli konsumen juga akan meningkat sehingga sangat penting bagi perusahaan untuk menjaga kualitas produk dan layanan.   </w:t>
      </w:r>
    </w:p>
    <w:p w:rsidR="001E08EA" w:rsidRDefault="001E08EA" w:rsidP="001E08EA">
      <w:pPr>
        <w:pStyle w:val="ListParagraph"/>
        <w:spacing w:after="0" w:line="480" w:lineRule="auto"/>
        <w:ind w:left="567" w:firstLine="851"/>
        <w:jc w:val="both"/>
        <w:rPr>
          <w:rFonts w:ascii="Times New Roman" w:hAnsi="Times New Roman" w:cs="Times New Roman"/>
          <w:sz w:val="24"/>
          <w:szCs w:val="24"/>
        </w:rPr>
      </w:pPr>
      <w:r>
        <w:rPr>
          <w:rFonts w:ascii="Times New Roman" w:hAnsi="Times New Roman" w:cs="Times New Roman"/>
          <w:sz w:val="24"/>
          <w:szCs w:val="24"/>
        </w:rPr>
        <w:t xml:space="preserve">Berdasarkan data yang diperoleh dari </w:t>
      </w:r>
      <w:r>
        <w:rPr>
          <w:rFonts w:ascii="Times New Roman" w:hAnsi="Times New Roman" w:cs="Times New Roman"/>
          <w:i/>
          <w:iCs/>
          <w:sz w:val="24"/>
          <w:szCs w:val="24"/>
        </w:rPr>
        <w:t>Similarweb</w:t>
      </w:r>
      <w:r>
        <w:rPr>
          <w:rFonts w:ascii="Times New Roman" w:hAnsi="Times New Roman" w:cs="Times New Roman"/>
          <w:sz w:val="24"/>
          <w:szCs w:val="24"/>
        </w:rPr>
        <w:t xml:space="preserve"> menyebutkan bahwa </w:t>
      </w:r>
      <w:r>
        <w:rPr>
          <w:rFonts w:ascii="Times New Roman" w:hAnsi="Times New Roman" w:cs="Times New Roman"/>
          <w:i/>
          <w:iCs/>
          <w:sz w:val="24"/>
          <w:szCs w:val="24"/>
        </w:rPr>
        <w:t>marketplace</w:t>
      </w:r>
      <w:r>
        <w:rPr>
          <w:rFonts w:ascii="Times New Roman" w:hAnsi="Times New Roman" w:cs="Times New Roman"/>
          <w:sz w:val="24"/>
          <w:szCs w:val="24"/>
        </w:rPr>
        <w:t xml:space="preserve"> Shopee saat ini menempati peringkat kedua sebagai platform belanja online di Indonesia dengan jumlah pengunjung bulanan sebanyak 141,6 ju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milarweb","given":"","non-dropping-particle":"","parse-names":false,"suffix":""}],"id":"ITEM-1","issued":{"date-parts":[["2021"]]},"publisher-place":"New York","title":"Indonesia Most Visited E-Commerce and Shopping Websites Ranking Analysis for December 2021","type":"report"},"uris":["http://www.mendeley.com/documents/?uuid=f812d491-4f48-4228-b400-22fa7a87bbdb"]}],"mendeley":{"formattedCitation":"(Similarweb 2021)","manualFormatting":"(Similarweb, 2021)","plainTextFormattedCitation":"(Similarweb 2021)","previouslyFormattedCitation":"(Similarweb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milarweb, 2021)</w:t>
      </w:r>
      <w:r>
        <w:rPr>
          <w:rFonts w:ascii="Times New Roman" w:hAnsi="Times New Roman" w:cs="Times New Roman"/>
          <w:sz w:val="24"/>
          <w:szCs w:val="24"/>
        </w:rPr>
        <w:fldChar w:fldCharType="end"/>
      </w:r>
      <w:r>
        <w:rPr>
          <w:rFonts w:ascii="Times New Roman" w:hAnsi="Times New Roman" w:cs="Times New Roman"/>
          <w:sz w:val="24"/>
          <w:szCs w:val="24"/>
        </w:rPr>
        <w:t xml:space="preserve">. Hal ini menunjukkan penurunan dari tahun sebelumnya yang semulanya Shopee menempati peringkat pertama dengan raihan angka 289 juta pengunjung bulanan. Tren penurunan ini diakibatkan oleh banyak faktor seperti banyak seller yang berpindah ke </w:t>
      </w:r>
      <w:r>
        <w:rPr>
          <w:rFonts w:ascii="Times New Roman" w:hAnsi="Times New Roman" w:cs="Times New Roman"/>
          <w:i/>
          <w:iCs/>
          <w:sz w:val="24"/>
          <w:szCs w:val="24"/>
        </w:rPr>
        <w:t>e-commerce</w:t>
      </w:r>
      <w:r>
        <w:rPr>
          <w:rFonts w:ascii="Times New Roman" w:hAnsi="Times New Roman" w:cs="Times New Roman"/>
          <w:sz w:val="24"/>
          <w:szCs w:val="24"/>
        </w:rPr>
        <w:t xml:space="preserve"> lainnya, biaya admin </w:t>
      </w:r>
      <w:r>
        <w:rPr>
          <w:rFonts w:ascii="Times New Roman" w:hAnsi="Times New Roman" w:cs="Times New Roman"/>
          <w:i/>
          <w:iCs/>
          <w:sz w:val="24"/>
          <w:szCs w:val="24"/>
        </w:rPr>
        <w:t>seller</w:t>
      </w:r>
      <w:r>
        <w:rPr>
          <w:rFonts w:ascii="Times New Roman" w:hAnsi="Times New Roman" w:cs="Times New Roman"/>
          <w:sz w:val="24"/>
          <w:szCs w:val="24"/>
        </w:rPr>
        <w:t xml:space="preserve"> terus menaik, banyaknya keluhan dari </w:t>
      </w:r>
      <w:r>
        <w:rPr>
          <w:rFonts w:ascii="Times New Roman" w:hAnsi="Times New Roman" w:cs="Times New Roman"/>
          <w:i/>
          <w:iCs/>
          <w:sz w:val="24"/>
          <w:szCs w:val="24"/>
        </w:rPr>
        <w:t>seller</w:t>
      </w:r>
      <w:r>
        <w:rPr>
          <w:rFonts w:ascii="Times New Roman" w:hAnsi="Times New Roman" w:cs="Times New Roman"/>
          <w:sz w:val="24"/>
          <w:szCs w:val="24"/>
        </w:rPr>
        <w:t xml:space="preserve"> shopee tentang masalah penarikan dana, dan keluhan konsumen </w:t>
      </w:r>
      <w:r>
        <w:rPr>
          <w:rFonts w:ascii="Times New Roman" w:hAnsi="Times New Roman" w:cs="Times New Roman"/>
          <w:sz w:val="24"/>
          <w:szCs w:val="24"/>
        </w:rPr>
        <w:lastRenderedPageBreak/>
        <w:t xml:space="preserve">mengenai sedikitnya pemberian voucher gratis ongkir dan berbagai promo yang biasanya diberikan setiap bulannya sehingga menurunkan minat beli konsumen. Berdasarkan uraian diatas, penulis tertarik untuk mengadakan penelitian dengan judul “Pengaruh </w:t>
      </w:r>
      <w:r>
        <w:rPr>
          <w:rFonts w:ascii="Times New Roman" w:hAnsi="Times New Roman" w:cs="Times New Roman"/>
          <w:i/>
          <w:iCs/>
          <w:sz w:val="24"/>
          <w:szCs w:val="24"/>
        </w:rPr>
        <w:t>Brand Trust</w:t>
      </w:r>
      <w:r>
        <w:rPr>
          <w:rFonts w:ascii="Times New Roman" w:hAnsi="Times New Roman" w:cs="Times New Roman"/>
          <w:sz w:val="24"/>
          <w:szCs w:val="24"/>
        </w:rPr>
        <w:t xml:space="preserve">, Media Sosial dan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terhadap Minat Beli pada </w:t>
      </w:r>
      <w:r>
        <w:rPr>
          <w:rFonts w:ascii="Times New Roman" w:hAnsi="Times New Roman" w:cs="Times New Roman"/>
          <w:i/>
          <w:iCs/>
          <w:sz w:val="24"/>
          <w:szCs w:val="24"/>
        </w:rPr>
        <w:t xml:space="preserve">Markeplace </w:t>
      </w:r>
      <w:r>
        <w:rPr>
          <w:rFonts w:ascii="Times New Roman" w:hAnsi="Times New Roman" w:cs="Times New Roman"/>
          <w:sz w:val="24"/>
          <w:szCs w:val="24"/>
        </w:rPr>
        <w:t xml:space="preserve">Shopee” </w:t>
      </w:r>
    </w:p>
    <w:p w:rsidR="001E08EA" w:rsidRDefault="001E08EA" w:rsidP="001E08EA">
      <w:pPr>
        <w:pStyle w:val="ListParagraph"/>
        <w:spacing w:after="0" w:line="480" w:lineRule="auto"/>
        <w:ind w:left="567" w:firstLine="567"/>
        <w:jc w:val="both"/>
        <w:rPr>
          <w:rFonts w:ascii="Times New Roman" w:hAnsi="Times New Roman" w:cs="Times New Roman"/>
          <w:sz w:val="24"/>
          <w:szCs w:val="24"/>
        </w:rPr>
      </w:pPr>
    </w:p>
    <w:p w:rsidR="001E08EA" w:rsidRDefault="001E08EA" w:rsidP="001E08EA">
      <w:pPr>
        <w:pStyle w:val="ListParagraph"/>
        <w:numPr>
          <w:ilvl w:val="0"/>
          <w:numId w:val="1"/>
        </w:numPr>
        <w:spacing w:after="0"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 xml:space="preserve">Rumusan Masalah </w:t>
      </w:r>
    </w:p>
    <w:p w:rsidR="001E08EA" w:rsidRDefault="001E08EA" w:rsidP="001E08EA">
      <w:pPr>
        <w:pStyle w:val="ListParagraph"/>
        <w:spacing w:after="0" w:line="480" w:lineRule="auto"/>
        <w:ind w:left="567" w:firstLine="851"/>
        <w:jc w:val="both"/>
        <w:rPr>
          <w:rFonts w:ascii="Times New Roman" w:hAnsi="Times New Roman" w:cs="Times New Roman"/>
          <w:sz w:val="24"/>
          <w:szCs w:val="24"/>
        </w:rPr>
      </w:pPr>
      <w:r>
        <w:rPr>
          <w:rFonts w:ascii="Times New Roman" w:hAnsi="Times New Roman" w:cs="Times New Roman"/>
          <w:sz w:val="24"/>
          <w:szCs w:val="24"/>
        </w:rPr>
        <w:t>Berdasarkan latar belakang yang telah diuraikan, maka dapat dirumuskan permasalahan sebagai berikut :</w:t>
      </w:r>
    </w:p>
    <w:p w:rsidR="001E08EA" w:rsidRPr="00DE69BE" w:rsidRDefault="001E08EA" w:rsidP="001E08EA">
      <w:pPr>
        <w:pStyle w:val="ListParagraph"/>
        <w:numPr>
          <w:ilvl w:val="0"/>
          <w:numId w:val="2"/>
        </w:numPr>
        <w:spacing w:after="0" w:line="480" w:lineRule="auto"/>
        <w:ind w:left="993"/>
        <w:jc w:val="both"/>
        <w:rPr>
          <w:rFonts w:ascii="Times New Roman" w:hAnsi="Times New Roman" w:cs="Times New Roman"/>
          <w:sz w:val="24"/>
          <w:szCs w:val="24"/>
        </w:rPr>
      </w:pPr>
      <w:bookmarkStart w:id="0" w:name="_Hlk85396469"/>
      <w:r>
        <w:rPr>
          <w:rFonts w:ascii="Times New Roman" w:hAnsi="Times New Roman" w:cs="Times New Roman"/>
          <w:sz w:val="24"/>
          <w:szCs w:val="24"/>
        </w:rPr>
        <w:t xml:space="preserve">Apakah </w:t>
      </w:r>
      <w:r>
        <w:rPr>
          <w:rFonts w:ascii="Times New Roman" w:hAnsi="Times New Roman" w:cs="Times New Roman"/>
          <w:i/>
          <w:iCs/>
          <w:sz w:val="24"/>
          <w:szCs w:val="24"/>
        </w:rPr>
        <w:t>brand trust</w:t>
      </w:r>
      <w:r>
        <w:rPr>
          <w:rFonts w:ascii="Times New Roman" w:hAnsi="Times New Roman" w:cs="Times New Roman"/>
          <w:sz w:val="24"/>
          <w:szCs w:val="24"/>
        </w:rPr>
        <w:t xml:space="preserve">, media sosial dan </w:t>
      </w:r>
      <w:r>
        <w:rPr>
          <w:rFonts w:ascii="Times New Roman" w:hAnsi="Times New Roman" w:cs="Times New Roman"/>
          <w:i/>
          <w:iCs/>
          <w:sz w:val="24"/>
          <w:szCs w:val="24"/>
        </w:rPr>
        <w:t xml:space="preserve">online consumer review </w:t>
      </w:r>
      <w:r>
        <w:rPr>
          <w:rFonts w:ascii="Times New Roman" w:hAnsi="Times New Roman" w:cs="Times New Roman"/>
          <w:sz w:val="24"/>
          <w:szCs w:val="24"/>
        </w:rPr>
        <w:t xml:space="preserve">berpengaruh secara simultan terhadap minat beli pada </w:t>
      </w:r>
      <w:r>
        <w:rPr>
          <w:rFonts w:ascii="Times New Roman" w:hAnsi="Times New Roman" w:cs="Times New Roman"/>
          <w:i/>
          <w:iCs/>
          <w:sz w:val="24"/>
          <w:szCs w:val="24"/>
        </w:rPr>
        <w:t>marketplace</w:t>
      </w:r>
      <w:r>
        <w:rPr>
          <w:rFonts w:ascii="Times New Roman" w:hAnsi="Times New Roman" w:cs="Times New Roman"/>
          <w:sz w:val="24"/>
          <w:szCs w:val="24"/>
        </w:rPr>
        <w:t xml:space="preserve"> shopee?</w:t>
      </w:r>
    </w:p>
    <w:p w:rsidR="001E08EA" w:rsidRDefault="001E08EA" w:rsidP="001E08EA">
      <w:pPr>
        <w:pStyle w:val="ListParagraph"/>
        <w:numPr>
          <w:ilvl w:val="0"/>
          <w:numId w:val="2"/>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iCs/>
          <w:sz w:val="24"/>
          <w:szCs w:val="24"/>
        </w:rPr>
        <w:t>brand trust</w:t>
      </w:r>
      <w:r>
        <w:rPr>
          <w:rFonts w:ascii="Times New Roman" w:hAnsi="Times New Roman" w:cs="Times New Roman"/>
          <w:sz w:val="24"/>
          <w:szCs w:val="24"/>
        </w:rPr>
        <w:t xml:space="preserve"> berpengaruh terhadap minat beli pada </w:t>
      </w:r>
      <w:r>
        <w:rPr>
          <w:rFonts w:ascii="Times New Roman" w:hAnsi="Times New Roman" w:cs="Times New Roman"/>
          <w:i/>
          <w:iCs/>
          <w:sz w:val="24"/>
          <w:szCs w:val="24"/>
        </w:rPr>
        <w:t xml:space="preserve">marketplace </w:t>
      </w:r>
      <w:r>
        <w:rPr>
          <w:rFonts w:ascii="Times New Roman" w:hAnsi="Times New Roman" w:cs="Times New Roman"/>
          <w:sz w:val="24"/>
          <w:szCs w:val="24"/>
        </w:rPr>
        <w:t>shopee?</w:t>
      </w:r>
    </w:p>
    <w:bookmarkEnd w:id="0"/>
    <w:p w:rsidR="001E08EA" w:rsidRDefault="001E08EA" w:rsidP="001E08EA">
      <w:pPr>
        <w:pStyle w:val="ListParagraph"/>
        <w:numPr>
          <w:ilvl w:val="0"/>
          <w:numId w:val="2"/>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Apakah media sosial berpengaruh terhadap minat beli pada</w:t>
      </w:r>
      <w:r>
        <w:rPr>
          <w:rFonts w:ascii="Times New Roman" w:hAnsi="Times New Roman" w:cs="Times New Roman"/>
          <w:i/>
          <w:iCs/>
          <w:sz w:val="24"/>
          <w:szCs w:val="24"/>
        </w:rPr>
        <w:t xml:space="preserve"> marketplace</w:t>
      </w:r>
      <w:r>
        <w:rPr>
          <w:rFonts w:ascii="Times New Roman" w:hAnsi="Times New Roman" w:cs="Times New Roman"/>
          <w:sz w:val="24"/>
          <w:szCs w:val="24"/>
        </w:rPr>
        <w:t xml:space="preserve"> shopee?</w:t>
      </w:r>
    </w:p>
    <w:p w:rsidR="001E08EA" w:rsidRDefault="001E08EA" w:rsidP="001E08EA">
      <w:pPr>
        <w:pStyle w:val="ListParagraph"/>
        <w:numPr>
          <w:ilvl w:val="0"/>
          <w:numId w:val="2"/>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berpengaruh terhadap minat beli pada </w:t>
      </w:r>
      <w:r>
        <w:rPr>
          <w:rFonts w:ascii="Times New Roman" w:hAnsi="Times New Roman" w:cs="Times New Roman"/>
          <w:i/>
          <w:iCs/>
          <w:sz w:val="24"/>
          <w:szCs w:val="24"/>
        </w:rPr>
        <w:t>marketplace</w:t>
      </w:r>
      <w:r>
        <w:rPr>
          <w:rFonts w:ascii="Times New Roman" w:hAnsi="Times New Roman" w:cs="Times New Roman"/>
          <w:sz w:val="24"/>
          <w:szCs w:val="24"/>
        </w:rPr>
        <w:t xml:space="preserve"> shopee?</w:t>
      </w:r>
    </w:p>
    <w:p w:rsidR="001E08EA" w:rsidRDefault="001E08EA" w:rsidP="001E08EA">
      <w:pPr>
        <w:spacing w:after="0" w:line="480" w:lineRule="auto"/>
        <w:jc w:val="both"/>
        <w:rPr>
          <w:rFonts w:ascii="Times New Roman" w:hAnsi="Times New Roman" w:cs="Times New Roman"/>
          <w:sz w:val="24"/>
          <w:szCs w:val="24"/>
        </w:rPr>
      </w:pPr>
    </w:p>
    <w:p w:rsidR="001E08EA" w:rsidRPr="0068436D" w:rsidRDefault="001E08EA" w:rsidP="001E08EA">
      <w:pPr>
        <w:spacing w:after="0" w:line="480" w:lineRule="auto"/>
        <w:jc w:val="both"/>
        <w:rPr>
          <w:rFonts w:ascii="Times New Roman" w:hAnsi="Times New Roman" w:cs="Times New Roman"/>
          <w:sz w:val="24"/>
          <w:szCs w:val="24"/>
        </w:rPr>
      </w:pPr>
    </w:p>
    <w:p w:rsidR="001E08EA" w:rsidRDefault="001E08EA" w:rsidP="001E08EA">
      <w:pPr>
        <w:pStyle w:val="ListParagraph"/>
        <w:numPr>
          <w:ilvl w:val="0"/>
          <w:numId w:val="1"/>
        </w:numPr>
        <w:spacing w:after="0"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 xml:space="preserve">Tujuan Penelitian </w:t>
      </w:r>
    </w:p>
    <w:p w:rsidR="001E08EA" w:rsidRDefault="001E08EA" w:rsidP="001E08EA">
      <w:pPr>
        <w:pStyle w:val="ListParagraph"/>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Adapun tujuan diadakannya penelitian ini antara lain sebagai berikut : </w:t>
      </w:r>
    </w:p>
    <w:p w:rsidR="001E08EA" w:rsidRPr="00DE69BE" w:rsidRDefault="001E08EA" w:rsidP="001E08EA">
      <w:pPr>
        <w:pStyle w:val="ListParagraph"/>
        <w:numPr>
          <w:ilvl w:val="0"/>
          <w:numId w:val="3"/>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Untuk mengetahui pengaruh </w:t>
      </w:r>
      <w:r>
        <w:rPr>
          <w:rFonts w:ascii="Times New Roman" w:hAnsi="Times New Roman" w:cs="Times New Roman"/>
          <w:i/>
          <w:iCs/>
          <w:sz w:val="24"/>
          <w:szCs w:val="24"/>
        </w:rPr>
        <w:t>brand trust</w:t>
      </w:r>
      <w:r>
        <w:rPr>
          <w:rFonts w:ascii="Times New Roman" w:hAnsi="Times New Roman" w:cs="Times New Roman"/>
          <w:sz w:val="24"/>
          <w:szCs w:val="24"/>
        </w:rPr>
        <w:t xml:space="preserve">, media sosial dan </w:t>
      </w:r>
      <w:r>
        <w:rPr>
          <w:rFonts w:ascii="Times New Roman" w:hAnsi="Times New Roman" w:cs="Times New Roman"/>
          <w:i/>
          <w:iCs/>
          <w:sz w:val="24"/>
          <w:szCs w:val="24"/>
        </w:rPr>
        <w:t xml:space="preserve">online consumer review </w:t>
      </w:r>
      <w:r>
        <w:rPr>
          <w:rFonts w:ascii="Times New Roman" w:hAnsi="Times New Roman" w:cs="Times New Roman"/>
          <w:sz w:val="24"/>
          <w:szCs w:val="24"/>
        </w:rPr>
        <w:t xml:space="preserve">secara simultan terhadap minat beli pada </w:t>
      </w:r>
      <w:r>
        <w:rPr>
          <w:rFonts w:ascii="Times New Roman" w:hAnsi="Times New Roman" w:cs="Times New Roman"/>
          <w:i/>
          <w:iCs/>
          <w:sz w:val="24"/>
          <w:szCs w:val="24"/>
        </w:rPr>
        <w:t>marketplace</w:t>
      </w:r>
      <w:r>
        <w:rPr>
          <w:rFonts w:ascii="Times New Roman" w:hAnsi="Times New Roman" w:cs="Times New Roman"/>
          <w:sz w:val="24"/>
          <w:szCs w:val="24"/>
        </w:rPr>
        <w:t xml:space="preserve"> Shopee.</w:t>
      </w:r>
    </w:p>
    <w:p w:rsidR="001E08EA" w:rsidRDefault="001E08EA" w:rsidP="001E08EA">
      <w:pPr>
        <w:pStyle w:val="ListParagraph"/>
        <w:numPr>
          <w:ilvl w:val="0"/>
          <w:numId w:val="3"/>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Untuk mengetahui pengaruh </w:t>
      </w:r>
      <w:r>
        <w:rPr>
          <w:rFonts w:ascii="Times New Roman" w:hAnsi="Times New Roman" w:cs="Times New Roman"/>
          <w:i/>
          <w:iCs/>
          <w:sz w:val="24"/>
          <w:szCs w:val="24"/>
        </w:rPr>
        <w:t>brand trust</w:t>
      </w:r>
      <w:r>
        <w:rPr>
          <w:rFonts w:ascii="Times New Roman" w:hAnsi="Times New Roman" w:cs="Times New Roman"/>
          <w:sz w:val="24"/>
          <w:szCs w:val="24"/>
        </w:rPr>
        <w:t xml:space="preserve"> terhadap minat beli pada </w:t>
      </w:r>
      <w:r>
        <w:rPr>
          <w:rFonts w:ascii="Times New Roman" w:hAnsi="Times New Roman" w:cs="Times New Roman"/>
          <w:i/>
          <w:iCs/>
          <w:sz w:val="24"/>
          <w:szCs w:val="24"/>
        </w:rPr>
        <w:t>marketplace</w:t>
      </w:r>
      <w:r>
        <w:rPr>
          <w:rFonts w:ascii="Times New Roman" w:hAnsi="Times New Roman" w:cs="Times New Roman"/>
          <w:sz w:val="24"/>
          <w:szCs w:val="24"/>
        </w:rPr>
        <w:t xml:space="preserve"> Shopee.</w:t>
      </w:r>
    </w:p>
    <w:p w:rsidR="001E08EA" w:rsidRDefault="001E08EA" w:rsidP="001E08EA">
      <w:pPr>
        <w:pStyle w:val="ListParagraph"/>
        <w:numPr>
          <w:ilvl w:val="0"/>
          <w:numId w:val="3"/>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Untuk mengetahui pengaruh media sosial terhadap minat beli pada </w:t>
      </w:r>
      <w:r>
        <w:rPr>
          <w:rFonts w:ascii="Times New Roman" w:hAnsi="Times New Roman" w:cs="Times New Roman"/>
          <w:i/>
          <w:iCs/>
          <w:sz w:val="24"/>
          <w:szCs w:val="24"/>
        </w:rPr>
        <w:t xml:space="preserve">marketplace </w:t>
      </w:r>
      <w:r>
        <w:rPr>
          <w:rFonts w:ascii="Times New Roman" w:hAnsi="Times New Roman" w:cs="Times New Roman"/>
          <w:sz w:val="24"/>
          <w:szCs w:val="24"/>
        </w:rPr>
        <w:t>Shopee.</w:t>
      </w:r>
    </w:p>
    <w:p w:rsidR="001E08EA" w:rsidRDefault="001E08EA" w:rsidP="001E08EA">
      <w:pPr>
        <w:pStyle w:val="ListParagraph"/>
        <w:numPr>
          <w:ilvl w:val="0"/>
          <w:numId w:val="3"/>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Untuk mengetahui pengaruh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terhadap minat beli pada </w:t>
      </w:r>
      <w:r>
        <w:rPr>
          <w:rFonts w:ascii="Times New Roman" w:hAnsi="Times New Roman" w:cs="Times New Roman"/>
          <w:i/>
          <w:iCs/>
          <w:sz w:val="24"/>
          <w:szCs w:val="24"/>
        </w:rPr>
        <w:t>marketplace</w:t>
      </w:r>
      <w:r>
        <w:rPr>
          <w:rFonts w:ascii="Times New Roman" w:hAnsi="Times New Roman" w:cs="Times New Roman"/>
          <w:sz w:val="24"/>
          <w:szCs w:val="24"/>
        </w:rPr>
        <w:t xml:space="preserve"> Shopee.</w:t>
      </w:r>
    </w:p>
    <w:p w:rsidR="001E08EA" w:rsidRDefault="001E08EA" w:rsidP="001E08EA">
      <w:pPr>
        <w:pStyle w:val="ListParagraph"/>
        <w:spacing w:after="0" w:line="480" w:lineRule="auto"/>
        <w:ind w:left="993"/>
        <w:jc w:val="both"/>
        <w:rPr>
          <w:rFonts w:ascii="Times New Roman" w:hAnsi="Times New Roman" w:cs="Times New Roman"/>
          <w:sz w:val="24"/>
          <w:szCs w:val="24"/>
        </w:rPr>
      </w:pPr>
    </w:p>
    <w:p w:rsidR="001E08EA" w:rsidRDefault="001E08EA" w:rsidP="001E08EA">
      <w:pPr>
        <w:pStyle w:val="ListParagraph"/>
        <w:numPr>
          <w:ilvl w:val="0"/>
          <w:numId w:val="1"/>
        </w:numPr>
        <w:spacing w:after="0"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 xml:space="preserve">Manfaat Penelitian </w:t>
      </w:r>
    </w:p>
    <w:p w:rsidR="001E08EA" w:rsidRDefault="001E08EA" w:rsidP="001E08EA">
      <w:pPr>
        <w:pStyle w:val="ListParagraph"/>
        <w:numPr>
          <w:ilvl w:val="0"/>
          <w:numId w:val="4"/>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Manfaat Teoritis</w:t>
      </w:r>
    </w:p>
    <w:p w:rsidR="001E08EA" w:rsidRDefault="001E08EA" w:rsidP="001E08EA">
      <w:p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Secara teoritis hasil penelitian ini diharapkan dapat bermanfaat sebagai referensi untuk penelitian-penelitian selanjutnya yang berhubungan dengan minat beli konsumen serta memberi pemahaman secara nyata atas teori-teori yang diperoleh peneliti dalam dunia perkuliahan dengan kenyataan yang ada di lapangan sehingga dapat menambah wawasan dan pengetahuan baru. </w:t>
      </w:r>
    </w:p>
    <w:p w:rsidR="001E08EA" w:rsidRPr="001E08EA" w:rsidRDefault="001E08EA" w:rsidP="001E08EA">
      <w:pPr>
        <w:spacing w:after="0" w:line="480" w:lineRule="auto"/>
        <w:jc w:val="both"/>
        <w:rPr>
          <w:rFonts w:ascii="Times New Roman" w:eastAsia="DengXian" w:hAnsi="Times New Roman" w:cs="Times New Roman" w:hint="eastAsia"/>
          <w:sz w:val="24"/>
          <w:szCs w:val="24"/>
          <w:lang w:eastAsia="zh-CN"/>
        </w:rPr>
      </w:pPr>
      <w:bookmarkStart w:id="1" w:name="_GoBack"/>
      <w:bookmarkEnd w:id="1"/>
    </w:p>
    <w:p w:rsidR="001E08EA" w:rsidRDefault="001E08EA" w:rsidP="001E08EA">
      <w:pPr>
        <w:pStyle w:val="ListParagraph"/>
        <w:numPr>
          <w:ilvl w:val="0"/>
          <w:numId w:val="4"/>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Manfaat Praktis</w:t>
      </w:r>
    </w:p>
    <w:p w:rsidR="001E08EA" w:rsidRDefault="001E08EA" w:rsidP="001E08EA">
      <w:pPr>
        <w:pStyle w:val="ListParagraph"/>
        <w:numPr>
          <w:ilvl w:val="0"/>
          <w:numId w:val="5"/>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Manfaat bagi perusahaan </w:t>
      </w:r>
    </w:p>
    <w:p w:rsidR="001E08EA" w:rsidRDefault="001E08EA" w:rsidP="001E08EA">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Penelitian ini diharapkan dapat membantu manajer perusahaan dalam pengambilan keputusan khususnya yang berkaitan tentang </w:t>
      </w:r>
      <w:r>
        <w:rPr>
          <w:rFonts w:ascii="Times New Roman" w:hAnsi="Times New Roman" w:cs="Times New Roman"/>
          <w:sz w:val="24"/>
          <w:szCs w:val="24"/>
        </w:rPr>
        <w:lastRenderedPageBreak/>
        <w:t xml:space="preserve">perilaku konsumen dalam hal mengidentifikasi minat beli konsumen serta dapat menjadi bahan pertimbangan dalam pengembangan layanan aplikasi menjadi lebih baik kedepannya. </w:t>
      </w:r>
    </w:p>
    <w:p w:rsidR="001E08EA" w:rsidRDefault="001E08EA" w:rsidP="001E08EA">
      <w:pPr>
        <w:pStyle w:val="ListParagraph"/>
        <w:spacing w:after="0" w:line="480" w:lineRule="auto"/>
        <w:ind w:left="1418" w:firstLine="850"/>
        <w:jc w:val="both"/>
        <w:rPr>
          <w:rFonts w:ascii="Times New Roman" w:hAnsi="Times New Roman" w:cs="Times New Roman"/>
          <w:sz w:val="24"/>
          <w:szCs w:val="24"/>
        </w:rPr>
      </w:pPr>
    </w:p>
    <w:p w:rsidR="001E08EA" w:rsidRDefault="001E08EA" w:rsidP="001E08EA">
      <w:pPr>
        <w:pStyle w:val="ListParagraph"/>
        <w:numPr>
          <w:ilvl w:val="0"/>
          <w:numId w:val="5"/>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Manfaat bagi konsumen</w:t>
      </w:r>
    </w:p>
    <w:p w:rsidR="001E08EA" w:rsidRDefault="001E08EA" w:rsidP="001E08EA">
      <w:pPr>
        <w:spacing w:after="0" w:line="480" w:lineRule="auto"/>
        <w:ind w:left="1418"/>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Hasil dari penelitian ini diharapkan dapat dimanfaatkan sebagai tambahan informasi bagi konsumen guna meningkatkan </w:t>
      </w:r>
      <w:r>
        <w:rPr>
          <w:rFonts w:ascii="Times New Roman" w:hAnsi="Times New Roman" w:cs="Times New Roman"/>
          <w:i/>
          <w:iCs/>
          <w:sz w:val="24"/>
          <w:szCs w:val="24"/>
        </w:rPr>
        <w:t xml:space="preserve">satisfaction, trust </w:t>
      </w:r>
      <w:r>
        <w:rPr>
          <w:rFonts w:ascii="Times New Roman" w:hAnsi="Times New Roman" w:cs="Times New Roman"/>
          <w:sz w:val="24"/>
          <w:szCs w:val="24"/>
        </w:rPr>
        <w:t>dan loyalitas.</w:t>
      </w:r>
    </w:p>
    <w:p w:rsidR="001E08EA" w:rsidRDefault="001E08EA" w:rsidP="001E08EA">
      <w:pPr>
        <w:spacing w:after="0" w:line="480" w:lineRule="auto"/>
        <w:ind w:left="1418" w:firstLine="850"/>
        <w:jc w:val="both"/>
        <w:rPr>
          <w:rFonts w:ascii="Times New Roman" w:hAnsi="Times New Roman" w:cs="Times New Roman"/>
          <w:sz w:val="24"/>
          <w:szCs w:val="24"/>
        </w:rPr>
      </w:pPr>
    </w:p>
    <w:p w:rsidR="001E08EA" w:rsidRDefault="001E08EA" w:rsidP="001E08EA">
      <w:pPr>
        <w:pStyle w:val="ListParagraph"/>
        <w:numPr>
          <w:ilvl w:val="0"/>
          <w:numId w:val="5"/>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Manfaat bagi akademik </w:t>
      </w:r>
    </w:p>
    <w:p w:rsidR="001E08EA" w:rsidRDefault="001E08EA" w:rsidP="001E08EA">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Hasil penelitian ini diharapkan dapat menambah wawasan dalam mengembangkan ilmu pengetahuan khususnya di bidang pemasaran mengenai faktor-faktor yang memengaruhi minat beli konsumen. </w:t>
      </w:r>
    </w:p>
    <w:p w:rsidR="001E08EA" w:rsidRDefault="001E08EA" w:rsidP="001E08EA">
      <w:pPr>
        <w:pStyle w:val="ListParagraph"/>
        <w:spacing w:after="0" w:line="480" w:lineRule="auto"/>
        <w:ind w:left="0"/>
        <w:jc w:val="center"/>
        <w:rPr>
          <w:rFonts w:ascii="Times New Roman" w:hAnsi="Times New Roman" w:cs="Times New Roman"/>
          <w:b/>
          <w:bCs/>
          <w:sz w:val="28"/>
          <w:szCs w:val="28"/>
        </w:rPr>
      </w:pPr>
    </w:p>
    <w:p w:rsidR="001E08EA" w:rsidRDefault="001E08EA" w:rsidP="001E08EA">
      <w:pPr>
        <w:pStyle w:val="ListParagraph"/>
        <w:spacing w:after="0" w:line="480" w:lineRule="auto"/>
        <w:ind w:left="0"/>
        <w:jc w:val="center"/>
        <w:rPr>
          <w:rFonts w:ascii="Times New Roman" w:hAnsi="Times New Roman" w:cs="Times New Roman"/>
          <w:b/>
          <w:bCs/>
          <w:sz w:val="28"/>
          <w:szCs w:val="28"/>
        </w:rPr>
      </w:pPr>
    </w:p>
    <w:p w:rsidR="001E08EA" w:rsidRDefault="001E08EA"/>
    <w:sectPr w:rsidR="001E08EA" w:rsidSect="001E08EA">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054D8"/>
    <w:multiLevelType w:val="multilevel"/>
    <w:tmpl w:val="043054D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9780BED"/>
    <w:multiLevelType w:val="multilevel"/>
    <w:tmpl w:val="29780BED"/>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 w15:restartNumberingAfterBreak="0">
    <w:nsid w:val="41202525"/>
    <w:multiLevelType w:val="multilevel"/>
    <w:tmpl w:val="41202525"/>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 w15:restartNumberingAfterBreak="0">
    <w:nsid w:val="48246076"/>
    <w:multiLevelType w:val="multilevel"/>
    <w:tmpl w:val="4824607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4" w15:restartNumberingAfterBreak="0">
    <w:nsid w:val="79B560E5"/>
    <w:multiLevelType w:val="multilevel"/>
    <w:tmpl w:val="79B560E5"/>
    <w:lvl w:ilvl="0">
      <w:start w:val="1"/>
      <w:numFmt w:val="lowerLetter"/>
      <w:lvlText w:val="%1."/>
      <w:lvlJc w:val="left"/>
      <w:pPr>
        <w:ind w:left="1713"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08EA"/>
    <w:rsid w:val="001E08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E28D7B"/>
  <w15:chartTrackingRefBased/>
  <w15:docId w15:val="{4AABFD8E-1380-4E08-BA55-164A259D3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08EA"/>
    <w:rPr>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1E08EA"/>
    <w:rPr>
      <w:vertAlign w:val="superscript"/>
    </w:rPr>
  </w:style>
  <w:style w:type="paragraph" w:styleId="ListParagraph">
    <w:name w:val="List Paragraph"/>
    <w:basedOn w:val="Normal"/>
    <w:uiPriority w:val="34"/>
    <w:qFormat/>
    <w:rsid w:val="001E08E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5327</Words>
  <Characters>30365</Characters>
  <Application>Microsoft Office Word</Application>
  <DocSecurity>0</DocSecurity>
  <Lines>253</Lines>
  <Paragraphs>71</Paragraphs>
  <ScaleCrop>false</ScaleCrop>
  <Company/>
  <LinksUpToDate>false</LinksUpToDate>
  <CharactersWithSpaces>35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2-02-07T11:14:00Z</dcterms:created>
  <dcterms:modified xsi:type="dcterms:W3CDTF">2022-02-07T11:16:00Z</dcterms:modified>
</cp:coreProperties>
</file>